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6E6B7F8A" w:rsidR="003F13D2" w:rsidRPr="00CC7B8B" w:rsidRDefault="000D2430" w:rsidP="00871B4C">
      <w:r w:rsidRPr="00CC7B8B">
        <w:t xml:space="preserve">Indirect measures of implicit attitudes have seen wide use in </w:t>
      </w:r>
      <w:r w:rsidR="00D93E5B" w:rsidRPr="00CC7B8B">
        <w:t xml:space="preserve">many areas of psychology </w:t>
      </w:r>
      <w:r w:rsidRPr="00CC7B8B">
        <w:t xml:space="preserve">research over the last twenty </w:t>
      </w:r>
      <w:r w:rsidR="00D93E5B" w:rsidRPr="00CC7B8B">
        <w:t xml:space="preserve">five </w:t>
      </w:r>
      <w:r w:rsidRPr="00CC7B8B">
        <w:t>years</w:t>
      </w:r>
      <w:r w:rsidR="00D93E5B" w:rsidRPr="00CC7B8B">
        <w:t xml:space="preserve">, including psychopathology research </w:t>
      </w:r>
      <w:r w:rsidR="00D93E5B" w:rsidRPr="00CC7B8B">
        <w:fldChar w:fldCharType="begin"/>
      </w:r>
      <w:r w:rsidR="00D93E5B" w:rsidRPr="00CC7B8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B95E95" w:rsidRPr="00CC7B8B">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fldChar w:fldCharType="separate"/>
      </w:r>
      <w:r w:rsidRPr="00CC7B8B">
        <w:t>(De Houwer &amp; Moors, 2010; although see Corneille &amp; Hütter, 2020)</w:t>
      </w:r>
      <w:r w:rsidRPr="00CC7B8B">
        <w:fldChar w:fldCharType="end"/>
      </w:r>
      <w:r w:rsidRPr="00CC7B8B">
        <w:t xml:space="preserve">. </w:t>
      </w:r>
    </w:p>
    <w:p w14:paraId="774D19F9" w14:textId="2D08CE6A" w:rsidR="0093498C" w:rsidRPr="00CC7B8B"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B95E95" w:rsidRPr="00CC7B8B">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457274" w:rsidRPr="00CC7B8B">
        <w:t xml:space="preserve">”demonstrates the potential of the IRAP as a tool for clinical assessment” </w:t>
      </w:r>
      <w:r w:rsidRPr="00CC7B8B">
        <w:fldChar w:fldCharType="begin"/>
      </w:r>
      <w:r w:rsidR="00B95E95" w:rsidRPr="00CC7B8B">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xml:space="preserve">, the authors </w:t>
      </w:r>
      <w:r w:rsidRPr="00CC7B8B">
        <w:t xml:space="preserve">(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B95E95" w:rsidRPr="00CC7B8B">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2838011" w14:textId="276F318E" w:rsidR="0001350A" w:rsidRDefault="0093498C" w:rsidP="003F6D28">
      <w:r w:rsidRPr="00CC7B8B">
        <w:t xml:space="preserve">There are two </w:t>
      </w:r>
      <w:r w:rsidR="00D96AB3" w:rsidRPr="00CC7B8B">
        <w:t>strong rationales to perform a verification of Vahey et al. (201</w:t>
      </w:r>
      <w:r w:rsidR="00500BC6" w:rsidRPr="00CC7B8B">
        <w:t xml:space="preserve">5). </w:t>
      </w:r>
      <w:r w:rsidR="0001350A" w:rsidRPr="00CC7B8B">
        <w:t xml:space="preserve">First, there is good a priori reason to believe that meta-analyses in general often contain non-replicable results. Lakens et al. </w:t>
      </w:r>
      <w:r w:rsidR="0001350A" w:rsidRPr="00CC7B8B">
        <w:fldChar w:fldCharType="begin"/>
      </w:r>
      <w:r w:rsidR="0001350A" w:rsidRPr="00CC7B8B">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fldChar w:fldCharType="separate"/>
      </w:r>
      <w:r w:rsidR="0001350A" w:rsidRPr="00CC7B8B">
        <w:t>(2017)</w:t>
      </w:r>
      <w:r w:rsidR="0001350A" w:rsidRPr="00CC7B8B">
        <w:fldChar w:fldCharType="end"/>
      </w:r>
      <w:r w:rsidR="0001350A" w:rsidRPr="00CC7B8B">
        <w:t xml:space="preserve"> recently demonstrated that the results of the majority of a random sample of meta-analyses published in psychology cannot be </w:t>
      </w:r>
      <w:r w:rsidR="00A658AD">
        <w:t xml:space="preserve">computationally </w:t>
      </w:r>
      <w:r w:rsidR="0001350A" w:rsidRPr="00CC7B8B">
        <w:t>reproduced</w:t>
      </w:r>
      <w:r w:rsidR="00B67C69">
        <w:t xml:space="preserve">, </w:t>
      </w:r>
      <w:r w:rsidR="00104D58">
        <w:t>often because of differences in individual effect sizes between those reported in meta analyses and those reproduced from the original studies</w:t>
      </w:r>
      <w:r w:rsidR="0001350A" w:rsidRPr="00CC7B8B">
        <w:t xml:space="preserve">. </w:t>
      </w:r>
      <w:r w:rsidR="00104D58">
        <w:t xml:space="preserve">Similarly, </w:t>
      </w:r>
      <w:proofErr w:type="spellStart"/>
      <w:r w:rsidR="0001350A" w:rsidRPr="00CC7B8B">
        <w:t>Maassen</w:t>
      </w:r>
      <w:proofErr w:type="spellEnd"/>
      <w:r w:rsidR="0001350A" w:rsidRPr="00CC7B8B">
        <w:t xml:space="preserve"> et al. </w:t>
      </w:r>
      <w:r w:rsidR="0001350A" w:rsidRPr="00CC7B8B">
        <w:fldChar w:fldCharType="begin"/>
      </w:r>
      <w:r w:rsidR="0001350A" w:rsidRPr="00CC7B8B">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fldChar w:fldCharType="separate"/>
      </w:r>
      <w:r w:rsidR="0001350A" w:rsidRPr="00CC7B8B">
        <w:t>(2020)</w:t>
      </w:r>
      <w:r w:rsidR="0001350A" w:rsidRPr="00CC7B8B">
        <w:fldChar w:fldCharType="end"/>
      </w:r>
      <w:r w:rsidR="0001350A" w:rsidRPr="00CC7B8B">
        <w:t xml:space="preserve"> found that almost half of </w:t>
      </w:r>
      <w:r w:rsidR="00B67C69">
        <w:t xml:space="preserve">individual </w:t>
      </w:r>
      <w:r w:rsidR="0001350A" w:rsidRPr="00CC7B8B">
        <w:t xml:space="preserve">effect-sizes reported in meta-analyses of psychology research could not be reproduced from the original articles. This was attributed to due to a variety of issues </w:t>
      </w:r>
      <w:r w:rsidR="006379D2">
        <w:t xml:space="preserve">including </w:t>
      </w:r>
      <w:r w:rsidR="0001350A" w:rsidRPr="00CC7B8B">
        <w:t xml:space="preserve">errors in the extraction of effect sizes from original studies, insufficient details regarding data processing and transformation of effect sizes, </w:t>
      </w:r>
      <w:r w:rsidR="006379D2">
        <w:t xml:space="preserve">and </w:t>
      </w:r>
      <w:r w:rsidR="0001350A" w:rsidRPr="00CC7B8B">
        <w:t>insufficient details of the specific meta-analytic approach employed.</w:t>
      </w:r>
      <w:r w:rsidR="00620486">
        <w:t xml:space="preserve"> </w:t>
      </w:r>
    </w:p>
    <w:p w14:paraId="6FCCD206" w14:textId="683D3A69" w:rsidR="00C9290D" w:rsidRPr="00871B4C" w:rsidRDefault="00C9290D" w:rsidP="003F6D28">
      <w:pPr>
        <w:rPr>
          <w:highlight w:val="yellow"/>
        </w:rPr>
      </w:pPr>
      <w:r w:rsidRPr="00871B4C">
        <w:rPr>
          <w:highlight w:val="yellow"/>
        </w:rPr>
        <w:t xml:space="preserve">Discuss </w:t>
      </w:r>
      <w:r w:rsidRPr="00871B4C">
        <w:rPr>
          <w:highlight w:val="yellow"/>
        </w:rPr>
        <w:fldChar w:fldCharType="begin"/>
      </w:r>
      <w:r w:rsidRPr="00871B4C">
        <w:rPr>
          <w:highlight w:val="yellow"/>
        </w:rPr>
        <w:instrText xml:space="preserve"> ADDIN ZOTERO_ITEM CSL_CITATION {"citationID":"sgVVRp5h","properties":{"formattedCitation":"(G\\uc0\\u248{}tzsche et al., 2007)","plainCitation":"(Gøtzsche et al., 2007)","noteIndex":0},"citationItems":[{"id":4299,"uris":["http://zotero.org/users/1687755/items/QR5MWFKZ"],"itemData":{"id":4299,"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Pr="00871B4C">
        <w:rPr>
          <w:highlight w:val="yellow"/>
        </w:rPr>
        <w:fldChar w:fldCharType="separate"/>
      </w:r>
      <w:r w:rsidRPr="00871B4C">
        <w:rPr>
          <w:rFonts w:ascii="Calibri" w:cs="Calibri"/>
          <w:highlight w:val="yellow"/>
        </w:rPr>
        <w:t>(Gøtzsche et al., 2007)</w:t>
      </w:r>
      <w:r w:rsidRPr="00871B4C">
        <w:rPr>
          <w:highlight w:val="yellow"/>
        </w:rPr>
        <w:fldChar w:fldCharType="end"/>
      </w:r>
    </w:p>
    <w:p w14:paraId="57123239" w14:textId="7B826897" w:rsidR="00167923" w:rsidRPr="00CC7B8B"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19</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a sample size of at least N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2022, p. </w:t>
      </w:r>
      <w:r w:rsidR="004A475C" w:rsidRPr="00CC7B8B">
        <w:rPr>
          <w:highlight w:val="yellow"/>
        </w:rPr>
        <w:t>XX</w:t>
      </w:r>
      <w:r w:rsidR="004A475C" w:rsidRPr="00CC7B8B">
        <w:t>)</w:t>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A22623" w:rsidRPr="00CC7B8B">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Vahey et al.’s </w:t>
      </w:r>
      <w:r w:rsidR="00A22623" w:rsidRPr="00CC7B8B">
        <w:fldChar w:fldCharType="begin"/>
      </w:r>
      <w:r w:rsidR="00A22623" w:rsidRPr="00CC7B8B">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lastRenderedPageBreak/>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t xml:space="preserve">Transparency statement </w:t>
      </w:r>
    </w:p>
    <w:p w14:paraId="54687BCC" w14:textId="6D1D1118" w:rsidR="00F940A0" w:rsidRPr="00CC7B8B" w:rsidRDefault="00B33C2E" w:rsidP="00696B83">
      <w:r>
        <w:t xml:space="preserve">All data, code, and formulae (e.g., to convert effect sizes) to reproduce the verification and extension analyses can be found in the supplementary materials (see osf.io/XXXX).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t>
      </w:r>
      <w:r w:rsidR="00402418">
        <w:lastRenderedPageBreak/>
        <w:t xml:space="preserve">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lastRenderedPageBreak/>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 and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 xml:space="preserve">using the </w:t>
      </w:r>
      <w:proofErr w:type="spellStart"/>
      <w:r>
        <w:t>metafor</w:t>
      </w:r>
      <w:proofErr w:type="spellEnd"/>
      <w:r>
        <w:t xml:space="preserve">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lastRenderedPageBreak/>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Vahey et al. (2015) stated that the purpose of their meta-analysis was to “quantify how much IRAP effects from clinically-relevant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Vahey’s own inclusion criterion required that effects referred to covariation between an IRAP and an external clinically-relevant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 xml:space="preserve">by the reported </w:t>
      </w:r>
      <w:r>
        <w:lastRenderedPageBreak/>
        <w:t>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0"/>
      <w:r>
        <w:t xml:space="preserve">308 effect sizes were originally extracted. 53 were excluded as non-criterion effect sizes. 99 more were excluded as non-clinically relevant. </w:t>
      </w:r>
      <w:commentRangeEnd w:id="0"/>
      <w:r w:rsidR="00940B8B">
        <w:rPr>
          <w:rStyle w:val="CommentReference"/>
        </w:rPr>
        <w:commentReference w:id="0"/>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Vahey and the </w:t>
      </w:r>
      <w:proofErr w:type="spellStart"/>
      <w:r w:rsidR="00C54F31">
        <w:t>reextractions</w:t>
      </w:r>
      <w:proofErr w:type="spellEnd"/>
      <w:r w:rsidR="00C54F31">
        <w:t xml:space="preserve">, 23 of Vahey’s effect sizes </w:t>
      </w:r>
      <w:r w:rsidR="002B790E">
        <w:t xml:space="preserve">actually met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Corrected meta-analysis and power analyses</w:t>
      </w:r>
    </w:p>
    <w:p w14:paraId="3878ED94" w14:textId="36D42E91" w:rsidR="006B0292" w:rsidRDefault="006B0292" w:rsidP="006B0292">
      <w:r>
        <w:t xml:space="preserve">In order to update the core conclusions of Vahey et al. (2015) in light of the numerous errors and non-reproducible analyses observed, a new meta-analysis was conducted, and new power analyses using the meta-estimate were then calculated. </w:t>
      </w:r>
    </w:p>
    <w:p w14:paraId="711A088E" w14:textId="7415E4B7" w:rsidR="00B95E95" w:rsidRPr="00CC7B8B" w:rsidRDefault="007F0FAB" w:rsidP="003F6D28">
      <w:r>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76F61229" w:rsidR="00C1226D" w:rsidRDefault="00947770" w:rsidP="00D65028">
      <w:r>
        <w:t xml:space="preserve">A </w:t>
      </w:r>
      <w:r w:rsidR="00B95E95" w:rsidRPr="00CC7B8B">
        <w:t>multi-level random effect meta-analysis with random intercepts for study</w:t>
      </w:r>
      <w:r>
        <w:t xml:space="preserve"> was therefore employed. I employed the </w:t>
      </w:r>
      <w:proofErr w:type="spellStart"/>
      <w:r>
        <w:t>metafor</w:t>
      </w:r>
      <w:proofErr w:type="spellEnd"/>
      <w:r>
        <w:t xml:space="preserve">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 xml:space="preserve">given that inverse variance is a better estimate of precision). A point estimate and confidence intervals were produced by default. Credibility intervals were calculated following Field REF’s definition (equations XX). </w:t>
      </w:r>
      <w:r w:rsidR="00C1226D">
        <w:t xml:space="preserve">In addition to this, </w:t>
      </w:r>
      <w:r w:rsidR="00D65028">
        <w:t>[</w:t>
      </w:r>
      <w:proofErr w:type="spellStart"/>
      <w:r w:rsidR="00D65028">
        <w:t>rediction</w:t>
      </w:r>
      <w:proofErr w:type="spellEnd"/>
      <w:r w:rsidR="00D65028">
        <w:t xml:space="preserve"> intervals were calculated in order to accomplish the stated goal of Vahey et al., i.e., to assess the generalizability of the effect, using a more contemporary method.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xml:space="preserve">.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w:t>
      </w:r>
      <w:proofErr w:type="spellStart"/>
      <w:r w:rsidR="00D65028">
        <w:t>metafor</w:t>
      </w:r>
      <w:proofErr w:type="spellEnd"/>
      <w:r w:rsidR="00D65028">
        <w:t xml:space="preserve">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lastRenderedPageBreak/>
        <w:t>Discussion</w:t>
      </w:r>
    </w:p>
    <w:p w14:paraId="70992FB7" w14:textId="77777777" w:rsidR="00B95E95" w:rsidRPr="00CC7B8B" w:rsidRDefault="00B95E95" w:rsidP="00C46F18">
      <w:pPr>
        <w:pStyle w:val="Heading2"/>
      </w:pPr>
      <w:r w:rsidRPr="00CC7B8B">
        <w:t>Summary of findings</w:t>
      </w:r>
    </w:p>
    <w:p w14:paraId="39E5BACC" w14:textId="77777777" w:rsidR="005D3B72" w:rsidRDefault="00B95E95" w:rsidP="003F6D28">
      <w:r w:rsidRPr="00CC7B8B">
        <w:t xml:space="preserve">The meta-analysis reported by Vahey et al. was found to have poor reproducibility on multiple fronts. </w:t>
      </w:r>
    </w:p>
    <w:p w14:paraId="42649B1F" w14:textId="749EA705" w:rsidR="005D3B72" w:rsidRDefault="00AB2048" w:rsidP="003F6D28">
      <w:r>
        <w:t>The inclusion and exclusion criteria were not comprehensively applied. Many effects that met Vahey et al.’s (2015) inclusion criteria were not included</w:t>
      </w:r>
      <w:r w:rsidR="00CE63F1">
        <w:t xml:space="preserve">. </w:t>
      </w:r>
      <w:r>
        <w:t xml:space="preserve">Conversely, many effects that were included did not meet inclusion criteria, e.g., X% were not criterion effects as they did not involve a second external variable. </w:t>
      </w:r>
    </w:p>
    <w:p w14:paraId="025A5843" w14:textId="77777777" w:rsidR="002E558B" w:rsidRDefault="002E558B" w:rsidP="002E558B">
      <w:r>
        <w:t>The averaging of these effect sizes for each paper were not reproducible,</w:t>
      </w:r>
      <w:r w:rsidR="00B95E95" w:rsidRPr="00CC7B8B">
        <w:t xml:space="preserve"> with 13% of cases demonstrating disagreement between the weighted average effect sizes reported in the forest plot and those recalculated from the effect sizes reported in the supplementary materials. </w:t>
      </w:r>
    </w:p>
    <w:p w14:paraId="080A7198" w14:textId="371039CD" w:rsidR="006D2D19" w:rsidRPr="00CC7B8B" w:rsidRDefault="002E558B" w:rsidP="006D2D19">
      <w:r>
        <w:t>The results of the meta-analysis could not be reproduced</w:t>
      </w:r>
      <w:r w:rsidR="00933C23">
        <w:t xml:space="preserve"> despite numerous attempts. </w:t>
      </w:r>
    </w:p>
    <w:p w14:paraId="0A6BC415" w14:textId="67F5C18C" w:rsidR="006D2D19" w:rsidRDefault="006D2D19" w:rsidP="006D2D19">
      <w:r>
        <w:t>The original p</w:t>
      </w:r>
      <w:r w:rsidR="00B95E95" w:rsidRPr="00CC7B8B">
        <w:t xml:space="preserve">ower analyses calculations </w:t>
      </w:r>
      <w:r>
        <w:t xml:space="preserve">could mostly be reproduced from the original meta-analysis results. </w:t>
      </w:r>
      <w:proofErr w:type="gramStart"/>
      <w:r>
        <w:t>However</w:t>
      </w:r>
      <w:proofErr w:type="gramEnd"/>
      <w:r>
        <w:t xml:space="preserve"> given the lack of reproducibility of the previous steps, this undermines the validity of the power analyses’ results. </w:t>
      </w:r>
    </w:p>
    <w:p w14:paraId="301D9766" w14:textId="77777777" w:rsidR="00E70655" w:rsidRDefault="006D2D19" w:rsidP="006D2D19">
      <w:r>
        <w:t xml:space="preserve">A new meta-analysis was conducted after correcting these issues. Results suggested a meta-effect size less than half that reported in Vahey et al. (2015). </w:t>
      </w:r>
      <w:r w:rsidR="00CE63F1">
        <w:t xml:space="preserve">This suggests that the individual effect sizes that were </w:t>
      </w:r>
      <w:r w:rsidR="00B049CF">
        <w:t xml:space="preserve">missed by Vahey et al.’s (2015) extractions were potentially not random, but were biased towards including larger effect sizes. </w:t>
      </w:r>
    </w:p>
    <w:p w14:paraId="5A0F0507" w14:textId="0CC5CFF5" w:rsidR="006D2D19" w:rsidRDefault="00AC3AE7" w:rsidP="006D2D19">
      <w:r>
        <w:t>New power analyses suggest</w:t>
      </w:r>
      <w:r w:rsidR="00D3019A">
        <w:t>ed</w:t>
      </w:r>
      <w:r>
        <w:t xml:space="preserve"> that a much larger number of participants are required</w:t>
      </w:r>
      <w:r w:rsidR="00D3019A">
        <w:t xml:space="preserve"> than are typically recommended. For example, whereas the original study recommends 37? for a</w:t>
      </w:r>
      <w:r>
        <w:t xml:space="preserve"> </w:t>
      </w:r>
      <w:r w:rsidR="00D3019A">
        <w:t xml:space="preserve">first order correlation, the power analysis based on the corrected reproducible meta-analysis suggests this number is actually XXX. </w:t>
      </w:r>
    </w:p>
    <w:p w14:paraId="1BC790E5" w14:textId="3A148F1D" w:rsidR="00747B22" w:rsidRDefault="00747B22" w:rsidP="006D2D19">
      <w:r>
        <w:t xml:space="preserve">Implications for users of the IRAP: </w:t>
      </w:r>
    </w:p>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a large number of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in order to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t>References</w:t>
      </w:r>
    </w:p>
    <w:p w14:paraId="792DD444" w14:textId="0A103AA7" w:rsidR="00B95E95" w:rsidRPr="00CC7B8B" w:rsidRDefault="00167923" w:rsidP="00D80185">
      <w:r w:rsidRPr="009B3D60">
        <w:rPr>
          <w:highlight w:val="yellow"/>
        </w:rPr>
        <w:t>Please enter references in the APA style and include a DOI where available.</w:t>
      </w:r>
    </w:p>
    <w:p w14:paraId="088EAB29" w14:textId="77777777" w:rsidR="00C9290D" w:rsidRPr="00C9290D" w:rsidRDefault="00B95E95" w:rsidP="00C9290D">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C9290D" w:rsidRPr="00C9290D">
        <w:t xml:space="preserve">Barnes-Holmes, D., Barnes-Holmes, Y., Stewart, I., &amp; Boles, S. (2010). A sketch of the Implicit Relational Assessment Procedure (IRAP) and the Relational Elaboration and Coherence (REC) model. </w:t>
      </w:r>
      <w:r w:rsidR="00C9290D" w:rsidRPr="00C9290D">
        <w:rPr>
          <w:i/>
          <w:iCs/>
        </w:rPr>
        <w:t>The Psychological Record</w:t>
      </w:r>
      <w:r w:rsidR="00C9290D" w:rsidRPr="00C9290D">
        <w:t xml:space="preserve">, </w:t>
      </w:r>
      <w:r w:rsidR="00C9290D" w:rsidRPr="00C9290D">
        <w:rPr>
          <w:i/>
          <w:iCs/>
        </w:rPr>
        <w:t>60</w:t>
      </w:r>
      <w:r w:rsidR="00C9290D" w:rsidRPr="00C9290D">
        <w:t>, 527–542.</w:t>
      </w:r>
    </w:p>
    <w:p w14:paraId="64490501" w14:textId="77777777" w:rsidR="00C9290D" w:rsidRPr="00C9290D" w:rsidRDefault="00C9290D" w:rsidP="00C9290D">
      <w:pPr>
        <w:pStyle w:val="Bibliography"/>
      </w:pPr>
      <w:r w:rsidRPr="00C9290D">
        <w:t xml:space="preserve">Corneille, O., &amp; Hütter, M. (2020). Implicit? What Do You Mean? A Comprehensive Review of the Delusive Implicitness Construct in Attitude Research. </w:t>
      </w:r>
      <w:r w:rsidRPr="00C9290D">
        <w:rPr>
          <w:i/>
          <w:iCs/>
        </w:rPr>
        <w:t>Personality and Social Psychology Review</w:t>
      </w:r>
      <w:r w:rsidRPr="00C9290D">
        <w:t>, 1088868320911325. https://doi.org/10.1177/1088868320911325</w:t>
      </w:r>
    </w:p>
    <w:p w14:paraId="6051F1A5" w14:textId="77777777" w:rsidR="00C9290D" w:rsidRPr="00C9290D" w:rsidRDefault="00C9290D" w:rsidP="00C9290D">
      <w:pPr>
        <w:pStyle w:val="Bibliography"/>
      </w:pPr>
      <w:r w:rsidRPr="00C9290D">
        <w:lastRenderedPageBreak/>
        <w:t xml:space="preserve">De Houwer, J., &amp; Moors, A. (2010). Implicit measures: Similarities and differences. In </w:t>
      </w:r>
      <w:r w:rsidRPr="00C9290D">
        <w:rPr>
          <w:i/>
          <w:iCs/>
        </w:rPr>
        <w:t>Handbook of implicit social cognition: Measurement, theory, and applications</w:t>
      </w:r>
      <w:r w:rsidRPr="00C9290D">
        <w:t xml:space="preserve"> (pp. 176–193). Guildford Press.</w:t>
      </w:r>
    </w:p>
    <w:p w14:paraId="42B03191" w14:textId="77777777" w:rsidR="00C9290D" w:rsidRPr="00C9290D" w:rsidRDefault="00C9290D" w:rsidP="00C9290D">
      <w:pPr>
        <w:pStyle w:val="Bibliography"/>
      </w:pPr>
      <w:r w:rsidRPr="00C9290D">
        <w:t xml:space="preserve">Fried, E. I., &amp; Kievit, R. A. (2016). The volumes of subcortical regions in depressed and healthy individuals are strikingly similar: A reinterpretation of the results by Schmaal et al. </w:t>
      </w:r>
      <w:r w:rsidRPr="00C9290D">
        <w:rPr>
          <w:i/>
          <w:iCs/>
        </w:rPr>
        <w:t>Molecular Psychiatry</w:t>
      </w:r>
      <w:r w:rsidRPr="00C9290D">
        <w:t xml:space="preserve">, </w:t>
      </w:r>
      <w:r w:rsidRPr="00C9290D">
        <w:rPr>
          <w:i/>
          <w:iCs/>
        </w:rPr>
        <w:t>21</w:t>
      </w:r>
      <w:r w:rsidRPr="00C9290D">
        <w:t>(6), 724–725. https://doi.org/10.1038/mp.2015.199</w:t>
      </w:r>
    </w:p>
    <w:p w14:paraId="7C6A4D5B" w14:textId="77777777" w:rsidR="00C9290D" w:rsidRPr="00C9290D" w:rsidRDefault="00C9290D" w:rsidP="00C9290D">
      <w:pPr>
        <w:pStyle w:val="Bibliography"/>
      </w:pPr>
      <w:r w:rsidRPr="00C9290D">
        <w:t xml:space="preserve">Gøtzsche, P. C., Hróbjartsson, A., Marić, K., &amp; Tendal, B. (2007). Data Extraction Errors in Meta-analyses That Use Standardized Mean Differences. </w:t>
      </w:r>
      <w:r w:rsidRPr="00C9290D">
        <w:rPr>
          <w:i/>
          <w:iCs/>
        </w:rPr>
        <w:t>JAMA</w:t>
      </w:r>
      <w:r w:rsidRPr="00C9290D">
        <w:t xml:space="preserve">, </w:t>
      </w:r>
      <w:r w:rsidRPr="00C9290D">
        <w:rPr>
          <w:i/>
          <w:iCs/>
        </w:rPr>
        <w:t>298</w:t>
      </w:r>
      <w:r w:rsidRPr="00C9290D">
        <w:t>(4), 430–437. https://doi.org/10.1001/jama.298.4.430</w:t>
      </w:r>
    </w:p>
    <w:p w14:paraId="1526996B" w14:textId="77777777" w:rsidR="00C9290D" w:rsidRPr="00C9290D" w:rsidRDefault="00C9290D" w:rsidP="00C9290D">
      <w:pPr>
        <w:pStyle w:val="Bibliography"/>
      </w:pPr>
      <w:r w:rsidRPr="00C9290D">
        <w:t xml:space="preserve">Greenwald, A. G., &amp; Lai, C. K. (2020). Implicit Social Cognition. </w:t>
      </w:r>
      <w:r w:rsidRPr="00C9290D">
        <w:rPr>
          <w:i/>
          <w:iCs/>
        </w:rPr>
        <w:t>Annual Review of Psychology</w:t>
      </w:r>
      <w:r w:rsidRPr="00C9290D">
        <w:t xml:space="preserve">, </w:t>
      </w:r>
      <w:r w:rsidRPr="00C9290D">
        <w:rPr>
          <w:i/>
          <w:iCs/>
        </w:rPr>
        <w:t>71</w:t>
      </w:r>
      <w:r w:rsidRPr="00C9290D">
        <w:t>(1), 419–445. https://doi.org/10.1146/annurev-psych-010419-050837</w:t>
      </w:r>
    </w:p>
    <w:p w14:paraId="04D84D01" w14:textId="77777777" w:rsidR="00C9290D" w:rsidRPr="00C9290D" w:rsidRDefault="00C9290D" w:rsidP="00C9290D">
      <w:pPr>
        <w:pStyle w:val="Bibliography"/>
      </w:pPr>
      <w:r w:rsidRPr="00C9290D">
        <w:t xml:space="preserve">Greenwald, A. G., McGhee, D. E., &amp; Schwartz, J. L. (1998). Measuring individual differences in implicit cognition: The Implicit Association Test. </w:t>
      </w:r>
      <w:r w:rsidRPr="00C9290D">
        <w:rPr>
          <w:i/>
          <w:iCs/>
        </w:rPr>
        <w:t>Journal of Personality and Social Psychology</w:t>
      </w:r>
      <w:r w:rsidRPr="00C9290D">
        <w:t xml:space="preserve">, </w:t>
      </w:r>
      <w:r w:rsidRPr="00C9290D">
        <w:rPr>
          <w:i/>
          <w:iCs/>
        </w:rPr>
        <w:t>74</w:t>
      </w:r>
      <w:r w:rsidRPr="00C9290D">
        <w:t>(6), 1464–1480. https://doi.org/10.1037/0022-3514.74.6.1464</w:t>
      </w:r>
    </w:p>
    <w:p w14:paraId="790EDC80" w14:textId="77777777" w:rsidR="00C9290D" w:rsidRPr="00C9290D" w:rsidRDefault="00C9290D" w:rsidP="00C9290D">
      <w:pPr>
        <w:pStyle w:val="Bibliography"/>
      </w:pPr>
      <w:r w:rsidRPr="00C9290D">
        <w:t xml:space="preserve">Lakens, D. (2013). Calculating and reporting effect sizes to facilitate cumulative science: A practical primer for t-tests and ANOVAs. </w:t>
      </w:r>
      <w:r w:rsidRPr="00C9290D">
        <w:rPr>
          <w:i/>
          <w:iCs/>
        </w:rPr>
        <w:t>Frontiers in Psychology</w:t>
      </w:r>
      <w:r w:rsidRPr="00C9290D">
        <w:t xml:space="preserve">, </w:t>
      </w:r>
      <w:r w:rsidRPr="00C9290D">
        <w:rPr>
          <w:i/>
          <w:iCs/>
        </w:rPr>
        <w:t>4</w:t>
      </w:r>
      <w:r w:rsidRPr="00C9290D">
        <w:t>. https://doi.org/10.3389/fpsyg.2013.00863</w:t>
      </w:r>
    </w:p>
    <w:p w14:paraId="4A2E2318" w14:textId="77777777" w:rsidR="00C9290D" w:rsidRPr="00C9290D" w:rsidRDefault="00C9290D" w:rsidP="00C9290D">
      <w:pPr>
        <w:pStyle w:val="Bibliography"/>
      </w:pPr>
      <w:r w:rsidRPr="00C9290D">
        <w:t xml:space="preserve">Lakens, D., Page-Gould, E., van Assen, M. A. L. M., Spellman, B., Schönbrodt, F. D., Hasselman, F., Corker, K. S., Grange, J., Sharples, A., Cavender, C., Augusteijn, H., Augusteijn, H., Gerger, H., Locher, C., Miller, I. D., Anvari, F., &amp; Scheel, A. M. (2017). </w:t>
      </w:r>
      <w:r w:rsidRPr="00C9290D">
        <w:rPr>
          <w:i/>
          <w:iCs/>
        </w:rPr>
        <w:t>Examining the Reproducibility of Meta-Analyses in Psychology: A Preliminary Report</w:t>
      </w:r>
      <w:r w:rsidRPr="00C9290D">
        <w:t xml:space="preserve"> [Preprint]. BITSS. https://doi.org/10.31222/osf.io/xfbjf</w:t>
      </w:r>
    </w:p>
    <w:p w14:paraId="67052EA7" w14:textId="77777777" w:rsidR="00C9290D" w:rsidRPr="00C9290D" w:rsidRDefault="00C9290D" w:rsidP="00C9290D">
      <w:pPr>
        <w:pStyle w:val="Bibliography"/>
      </w:pPr>
      <w:r w:rsidRPr="00C9290D">
        <w:t xml:space="preserve">Maassen, E., Assen, M. A. L. M. van, Nuijten, M. B., Olsson-Collentine, A., &amp; Wicherts, J. M. (2020). Reproducibility of individual effect sizes in meta-analyses in psychology. </w:t>
      </w:r>
      <w:r w:rsidRPr="00C9290D">
        <w:rPr>
          <w:i/>
          <w:iCs/>
        </w:rPr>
        <w:t>PLOS ONE</w:t>
      </w:r>
      <w:r w:rsidRPr="00C9290D">
        <w:t xml:space="preserve">, </w:t>
      </w:r>
      <w:r w:rsidRPr="00C9290D">
        <w:rPr>
          <w:i/>
          <w:iCs/>
        </w:rPr>
        <w:t>15</w:t>
      </w:r>
      <w:r w:rsidRPr="00C9290D">
        <w:t>(5), e0233107. https://doi.org/10.1371/journal.pone.0233107</w:t>
      </w:r>
    </w:p>
    <w:p w14:paraId="4CDB9BD4" w14:textId="77777777" w:rsidR="00C9290D" w:rsidRPr="00C9290D" w:rsidRDefault="00C9290D" w:rsidP="00C9290D">
      <w:pPr>
        <w:pStyle w:val="Bibliography"/>
      </w:pPr>
      <w:r w:rsidRPr="00C9290D">
        <w:t xml:space="preserve">Roefs, A., Huijding, J., Smulders, F. T. Y., MacLeod, C. M., de Jong, P. J., Wiers, R. W., &amp; Jansen, A. T. M. (2011). Implicit measures of association in psychopathology research. </w:t>
      </w:r>
      <w:r w:rsidRPr="00C9290D">
        <w:rPr>
          <w:i/>
          <w:iCs/>
        </w:rPr>
        <w:t>Psychological Bulletin</w:t>
      </w:r>
      <w:r w:rsidRPr="00C9290D">
        <w:t xml:space="preserve">, </w:t>
      </w:r>
      <w:r w:rsidRPr="00C9290D">
        <w:rPr>
          <w:i/>
          <w:iCs/>
        </w:rPr>
        <w:t>137</w:t>
      </w:r>
      <w:r w:rsidRPr="00C9290D">
        <w:t>(1), 149–193. https://doi.org/10.1037/a0021729</w:t>
      </w:r>
    </w:p>
    <w:p w14:paraId="1FF5E1B8" w14:textId="77777777" w:rsidR="00C9290D" w:rsidRPr="00C9290D" w:rsidRDefault="00C9290D" w:rsidP="00C9290D">
      <w:pPr>
        <w:pStyle w:val="Bibliography"/>
      </w:pPr>
      <w:r w:rsidRPr="00C9290D">
        <w:t xml:space="preserve">Vahey, N. A., Nicholson, E., &amp; Barnes-Holmes, D. (2015). A meta-analysis of criterion effects for the Implicit Relational Assessment Procedure (IRAP) in the clinical domain. </w:t>
      </w:r>
      <w:r w:rsidRPr="00C9290D">
        <w:rPr>
          <w:i/>
          <w:iCs/>
        </w:rPr>
        <w:t>Journal of Behavior Therapy and Experimental Psychiatry</w:t>
      </w:r>
      <w:r w:rsidRPr="00C9290D">
        <w:t xml:space="preserve">, </w:t>
      </w:r>
      <w:r w:rsidRPr="00C9290D">
        <w:rPr>
          <w:i/>
          <w:iCs/>
        </w:rPr>
        <w:t>48</w:t>
      </w:r>
      <w:r w:rsidRPr="00C9290D">
        <w:t>, 59–65. https://doi.org/10.1016/j.jbtep.2015.01.004</w:t>
      </w:r>
    </w:p>
    <w:p w14:paraId="0BC8282F" w14:textId="2C4B6D65"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70D8DFEF"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and approvals (</w:t>
      </w:r>
      <w:proofErr w:type="gramStart"/>
      <w:r w:rsidR="006406FE" w:rsidRPr="00CC7B8B">
        <w:t>e.g.</w:t>
      </w:r>
      <w:proofErr w:type="gramEnd"/>
      <w:r w:rsidR="006406FE" w:rsidRPr="00CC7B8B">
        <w:t xml:space="preserve">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 xml:space="preserve">For each author who currently has an account on the OSF (https://osf.io/), please provide their name and the URL of their OSF home page. </w:t>
      </w:r>
      <w:proofErr w:type="gramStart"/>
      <w:r w:rsidRPr="00CC7B8B">
        <w:t>E.g.</w:t>
      </w:r>
      <w:proofErr w:type="gramEnd"/>
      <w:r w:rsidRPr="00CC7B8B">
        <w:t xml:space="preserve">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t>principle</w:t>
      </w:r>
      <w:proofErr w:type="gramEnd"/>
      <w:r w:rsidRPr="00CC7B8B">
        <w:t xml:space="preserv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embargo please enter the duration of the embargo following in-</w:t>
      </w:r>
      <w:proofErr w:type="gramStart"/>
      <w:r w:rsidRPr="00CC7B8B">
        <w:t>principle</w:t>
      </w:r>
      <w:proofErr w:type="gramEnd"/>
      <w:r w:rsidRPr="00CC7B8B">
        <w:t xml:space="preserve"> acceptance. This can be specified either as a duration (</w:t>
      </w:r>
      <w:proofErr w:type="gramStart"/>
      <w:r w:rsidRPr="00CC7B8B">
        <w:t>e.g.</w:t>
      </w:r>
      <w:proofErr w:type="gramEnd"/>
      <w:r w:rsidRPr="00CC7B8B">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23T17:54:00Z" w:initials="MOU">
    <w:p w14:paraId="4DD31D79" w14:textId="59A71E95"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31D79" w16cid:durableId="26AF92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913"/>
    <w:rsid w:val="000119D0"/>
    <w:rsid w:val="000128DF"/>
    <w:rsid w:val="00013508"/>
    <w:rsid w:val="0001350A"/>
    <w:rsid w:val="00013AE4"/>
    <w:rsid w:val="00017296"/>
    <w:rsid w:val="000218F8"/>
    <w:rsid w:val="00021C43"/>
    <w:rsid w:val="00023292"/>
    <w:rsid w:val="00026A25"/>
    <w:rsid w:val="00027CD4"/>
    <w:rsid w:val="000314B2"/>
    <w:rsid w:val="000323B2"/>
    <w:rsid w:val="0003712A"/>
    <w:rsid w:val="000374D3"/>
    <w:rsid w:val="000377F9"/>
    <w:rsid w:val="000415FA"/>
    <w:rsid w:val="0004447F"/>
    <w:rsid w:val="00045544"/>
    <w:rsid w:val="00052449"/>
    <w:rsid w:val="000525B9"/>
    <w:rsid w:val="00061F2B"/>
    <w:rsid w:val="0006572D"/>
    <w:rsid w:val="0006583B"/>
    <w:rsid w:val="00067C1A"/>
    <w:rsid w:val="000713C8"/>
    <w:rsid w:val="0007173C"/>
    <w:rsid w:val="00072B87"/>
    <w:rsid w:val="00080D76"/>
    <w:rsid w:val="000819D9"/>
    <w:rsid w:val="000831AD"/>
    <w:rsid w:val="00084AD6"/>
    <w:rsid w:val="000879BA"/>
    <w:rsid w:val="0009015C"/>
    <w:rsid w:val="00094126"/>
    <w:rsid w:val="00094699"/>
    <w:rsid w:val="000954F4"/>
    <w:rsid w:val="000A23D1"/>
    <w:rsid w:val="000A2AE2"/>
    <w:rsid w:val="000A6649"/>
    <w:rsid w:val="000A6E4B"/>
    <w:rsid w:val="000B1677"/>
    <w:rsid w:val="000B2144"/>
    <w:rsid w:val="000B270B"/>
    <w:rsid w:val="000B51B2"/>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3513"/>
    <w:rsid w:val="00154563"/>
    <w:rsid w:val="00163914"/>
    <w:rsid w:val="00163E3E"/>
    <w:rsid w:val="001652A7"/>
    <w:rsid w:val="00166356"/>
    <w:rsid w:val="00167923"/>
    <w:rsid w:val="00167DAE"/>
    <w:rsid w:val="00177875"/>
    <w:rsid w:val="001813FF"/>
    <w:rsid w:val="00186FE5"/>
    <w:rsid w:val="00192DDC"/>
    <w:rsid w:val="001930F6"/>
    <w:rsid w:val="0019313A"/>
    <w:rsid w:val="001949BE"/>
    <w:rsid w:val="001A36AD"/>
    <w:rsid w:val="001B1E91"/>
    <w:rsid w:val="001B4ACA"/>
    <w:rsid w:val="001B7BBE"/>
    <w:rsid w:val="001C1A84"/>
    <w:rsid w:val="001C1DCA"/>
    <w:rsid w:val="001C36E5"/>
    <w:rsid w:val="001C378E"/>
    <w:rsid w:val="001C7252"/>
    <w:rsid w:val="001D02E4"/>
    <w:rsid w:val="001D10AC"/>
    <w:rsid w:val="001D11EA"/>
    <w:rsid w:val="001D325F"/>
    <w:rsid w:val="001D38D7"/>
    <w:rsid w:val="001D4143"/>
    <w:rsid w:val="001D6A74"/>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3DFC"/>
    <w:rsid w:val="00214168"/>
    <w:rsid w:val="002164E2"/>
    <w:rsid w:val="00216896"/>
    <w:rsid w:val="00217153"/>
    <w:rsid w:val="0022221C"/>
    <w:rsid w:val="00224DDA"/>
    <w:rsid w:val="002255F0"/>
    <w:rsid w:val="00226E49"/>
    <w:rsid w:val="00231171"/>
    <w:rsid w:val="00232667"/>
    <w:rsid w:val="002353CA"/>
    <w:rsid w:val="00235562"/>
    <w:rsid w:val="00235649"/>
    <w:rsid w:val="00235B77"/>
    <w:rsid w:val="00235EAA"/>
    <w:rsid w:val="00243714"/>
    <w:rsid w:val="002506A8"/>
    <w:rsid w:val="002514D5"/>
    <w:rsid w:val="00254E71"/>
    <w:rsid w:val="00257BD3"/>
    <w:rsid w:val="0026116A"/>
    <w:rsid w:val="002616D0"/>
    <w:rsid w:val="00261AE1"/>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8AB"/>
    <w:rsid w:val="00292B1C"/>
    <w:rsid w:val="00293E80"/>
    <w:rsid w:val="0029623A"/>
    <w:rsid w:val="00296320"/>
    <w:rsid w:val="00297066"/>
    <w:rsid w:val="0029741A"/>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7954"/>
    <w:rsid w:val="002E3735"/>
    <w:rsid w:val="002E558B"/>
    <w:rsid w:val="002E6130"/>
    <w:rsid w:val="002F0273"/>
    <w:rsid w:val="002F06BD"/>
    <w:rsid w:val="002F1558"/>
    <w:rsid w:val="002F1FF1"/>
    <w:rsid w:val="002F2881"/>
    <w:rsid w:val="002F3183"/>
    <w:rsid w:val="002F3892"/>
    <w:rsid w:val="002F4A2E"/>
    <w:rsid w:val="00300368"/>
    <w:rsid w:val="00300E5D"/>
    <w:rsid w:val="0030349F"/>
    <w:rsid w:val="00305082"/>
    <w:rsid w:val="00305BC4"/>
    <w:rsid w:val="00306549"/>
    <w:rsid w:val="00306D45"/>
    <w:rsid w:val="00306F43"/>
    <w:rsid w:val="0030705A"/>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11C3"/>
    <w:rsid w:val="004227BF"/>
    <w:rsid w:val="00422A4A"/>
    <w:rsid w:val="0042536D"/>
    <w:rsid w:val="004301FD"/>
    <w:rsid w:val="00432A18"/>
    <w:rsid w:val="004354F4"/>
    <w:rsid w:val="00435AF2"/>
    <w:rsid w:val="00437ED7"/>
    <w:rsid w:val="0044345C"/>
    <w:rsid w:val="00443584"/>
    <w:rsid w:val="0044409A"/>
    <w:rsid w:val="00445ADC"/>
    <w:rsid w:val="00447A69"/>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94F"/>
    <w:rsid w:val="004C350B"/>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51B9"/>
    <w:rsid w:val="00515B86"/>
    <w:rsid w:val="00515CD9"/>
    <w:rsid w:val="00516B5D"/>
    <w:rsid w:val="005202F0"/>
    <w:rsid w:val="00520CC2"/>
    <w:rsid w:val="00520D65"/>
    <w:rsid w:val="00521BF2"/>
    <w:rsid w:val="00524107"/>
    <w:rsid w:val="00525523"/>
    <w:rsid w:val="00530682"/>
    <w:rsid w:val="00531672"/>
    <w:rsid w:val="00550D8B"/>
    <w:rsid w:val="00551936"/>
    <w:rsid w:val="005530CB"/>
    <w:rsid w:val="005544D1"/>
    <w:rsid w:val="00557125"/>
    <w:rsid w:val="00563A2F"/>
    <w:rsid w:val="005650AA"/>
    <w:rsid w:val="0056553D"/>
    <w:rsid w:val="00565B71"/>
    <w:rsid w:val="005661DE"/>
    <w:rsid w:val="0057083E"/>
    <w:rsid w:val="00573927"/>
    <w:rsid w:val="0057514F"/>
    <w:rsid w:val="005808FD"/>
    <w:rsid w:val="00580926"/>
    <w:rsid w:val="00583E34"/>
    <w:rsid w:val="0058661B"/>
    <w:rsid w:val="00586929"/>
    <w:rsid w:val="00591D4B"/>
    <w:rsid w:val="00592128"/>
    <w:rsid w:val="0059237F"/>
    <w:rsid w:val="00592848"/>
    <w:rsid w:val="00597A62"/>
    <w:rsid w:val="005A0311"/>
    <w:rsid w:val="005A1B7F"/>
    <w:rsid w:val="005A2176"/>
    <w:rsid w:val="005A225A"/>
    <w:rsid w:val="005A30EB"/>
    <w:rsid w:val="005A6A59"/>
    <w:rsid w:val="005B1640"/>
    <w:rsid w:val="005C1237"/>
    <w:rsid w:val="005C3626"/>
    <w:rsid w:val="005C408F"/>
    <w:rsid w:val="005C65F3"/>
    <w:rsid w:val="005C72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E83"/>
    <w:rsid w:val="006A26DB"/>
    <w:rsid w:val="006A4F99"/>
    <w:rsid w:val="006A5A3B"/>
    <w:rsid w:val="006A671B"/>
    <w:rsid w:val="006B0292"/>
    <w:rsid w:val="006B2E43"/>
    <w:rsid w:val="006C086F"/>
    <w:rsid w:val="006C0A05"/>
    <w:rsid w:val="006C0CEE"/>
    <w:rsid w:val="006C0D10"/>
    <w:rsid w:val="006C21CF"/>
    <w:rsid w:val="006C452F"/>
    <w:rsid w:val="006D22AB"/>
    <w:rsid w:val="006D2D19"/>
    <w:rsid w:val="006D3397"/>
    <w:rsid w:val="006D38F0"/>
    <w:rsid w:val="006D5448"/>
    <w:rsid w:val="006D618B"/>
    <w:rsid w:val="006E24B0"/>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53D1"/>
    <w:rsid w:val="00745EFD"/>
    <w:rsid w:val="007460BD"/>
    <w:rsid w:val="00746A01"/>
    <w:rsid w:val="00747B22"/>
    <w:rsid w:val="007517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396D"/>
    <w:rsid w:val="00793BD9"/>
    <w:rsid w:val="0079441D"/>
    <w:rsid w:val="007A26A3"/>
    <w:rsid w:val="007A29B9"/>
    <w:rsid w:val="007A3788"/>
    <w:rsid w:val="007A4FB2"/>
    <w:rsid w:val="007A5466"/>
    <w:rsid w:val="007A63AD"/>
    <w:rsid w:val="007A6740"/>
    <w:rsid w:val="007B2A60"/>
    <w:rsid w:val="007B2AE3"/>
    <w:rsid w:val="007B6DB9"/>
    <w:rsid w:val="007C1A8A"/>
    <w:rsid w:val="007C21F8"/>
    <w:rsid w:val="007C59F8"/>
    <w:rsid w:val="007C6545"/>
    <w:rsid w:val="007C6D8D"/>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4A5"/>
    <w:rsid w:val="00874DC3"/>
    <w:rsid w:val="00880987"/>
    <w:rsid w:val="008826E2"/>
    <w:rsid w:val="008857BA"/>
    <w:rsid w:val="00887E86"/>
    <w:rsid w:val="0089167F"/>
    <w:rsid w:val="00894DCB"/>
    <w:rsid w:val="00895CC5"/>
    <w:rsid w:val="008A36B4"/>
    <w:rsid w:val="008A4B61"/>
    <w:rsid w:val="008A6EA3"/>
    <w:rsid w:val="008A7EA5"/>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D26"/>
    <w:rsid w:val="00A25470"/>
    <w:rsid w:val="00A261A9"/>
    <w:rsid w:val="00A32EDE"/>
    <w:rsid w:val="00A33843"/>
    <w:rsid w:val="00A40B74"/>
    <w:rsid w:val="00A40D21"/>
    <w:rsid w:val="00A40FD5"/>
    <w:rsid w:val="00A415A5"/>
    <w:rsid w:val="00A47FB3"/>
    <w:rsid w:val="00A50703"/>
    <w:rsid w:val="00A50800"/>
    <w:rsid w:val="00A515CF"/>
    <w:rsid w:val="00A527C2"/>
    <w:rsid w:val="00A54D8E"/>
    <w:rsid w:val="00A55612"/>
    <w:rsid w:val="00A60550"/>
    <w:rsid w:val="00A6164B"/>
    <w:rsid w:val="00A63E4C"/>
    <w:rsid w:val="00A64263"/>
    <w:rsid w:val="00A64E21"/>
    <w:rsid w:val="00A658AD"/>
    <w:rsid w:val="00A674AD"/>
    <w:rsid w:val="00A7097B"/>
    <w:rsid w:val="00A71632"/>
    <w:rsid w:val="00A737AB"/>
    <w:rsid w:val="00A73C80"/>
    <w:rsid w:val="00A77217"/>
    <w:rsid w:val="00A832FE"/>
    <w:rsid w:val="00A83A3B"/>
    <w:rsid w:val="00A8755F"/>
    <w:rsid w:val="00A87C54"/>
    <w:rsid w:val="00A917AE"/>
    <w:rsid w:val="00A91D19"/>
    <w:rsid w:val="00A93C08"/>
    <w:rsid w:val="00A94B11"/>
    <w:rsid w:val="00A9575F"/>
    <w:rsid w:val="00AA270F"/>
    <w:rsid w:val="00AA2718"/>
    <w:rsid w:val="00AA2A6C"/>
    <w:rsid w:val="00AA6455"/>
    <w:rsid w:val="00AA6C68"/>
    <w:rsid w:val="00AB17B5"/>
    <w:rsid w:val="00AB2048"/>
    <w:rsid w:val="00AB2DDB"/>
    <w:rsid w:val="00AB7372"/>
    <w:rsid w:val="00AB79A9"/>
    <w:rsid w:val="00AB7AEF"/>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3353"/>
    <w:rsid w:val="00B55F46"/>
    <w:rsid w:val="00B574E0"/>
    <w:rsid w:val="00B57BF0"/>
    <w:rsid w:val="00B61E4E"/>
    <w:rsid w:val="00B6211E"/>
    <w:rsid w:val="00B62C3D"/>
    <w:rsid w:val="00B6757E"/>
    <w:rsid w:val="00B67C69"/>
    <w:rsid w:val="00B73280"/>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72A5"/>
    <w:rsid w:val="00BC1230"/>
    <w:rsid w:val="00BC1458"/>
    <w:rsid w:val="00BC16B6"/>
    <w:rsid w:val="00BC3076"/>
    <w:rsid w:val="00BC3D31"/>
    <w:rsid w:val="00BC43CB"/>
    <w:rsid w:val="00BC506F"/>
    <w:rsid w:val="00BD1FB4"/>
    <w:rsid w:val="00BE09E7"/>
    <w:rsid w:val="00BE23EA"/>
    <w:rsid w:val="00BE2A94"/>
    <w:rsid w:val="00BE7C3C"/>
    <w:rsid w:val="00C01D06"/>
    <w:rsid w:val="00C03C33"/>
    <w:rsid w:val="00C05343"/>
    <w:rsid w:val="00C1011F"/>
    <w:rsid w:val="00C1226D"/>
    <w:rsid w:val="00C12652"/>
    <w:rsid w:val="00C172FA"/>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5D9"/>
    <w:rsid w:val="00CA7901"/>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3019A"/>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7D51"/>
    <w:rsid w:val="00DD0728"/>
    <w:rsid w:val="00DD12F2"/>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519F6"/>
    <w:rsid w:val="00E51B20"/>
    <w:rsid w:val="00E52617"/>
    <w:rsid w:val="00E56539"/>
    <w:rsid w:val="00E60D47"/>
    <w:rsid w:val="00E61CD3"/>
    <w:rsid w:val="00E61E7F"/>
    <w:rsid w:val="00E621B5"/>
    <w:rsid w:val="00E64CC9"/>
    <w:rsid w:val="00E70655"/>
    <w:rsid w:val="00E71F6E"/>
    <w:rsid w:val="00E7213D"/>
    <w:rsid w:val="00E72859"/>
    <w:rsid w:val="00E72FBB"/>
    <w:rsid w:val="00E81D38"/>
    <w:rsid w:val="00E83BE1"/>
    <w:rsid w:val="00E915D8"/>
    <w:rsid w:val="00E922C9"/>
    <w:rsid w:val="00E93EBF"/>
    <w:rsid w:val="00E96F65"/>
    <w:rsid w:val="00E972A5"/>
    <w:rsid w:val="00E976A8"/>
    <w:rsid w:val="00EA01B7"/>
    <w:rsid w:val="00EA5AF0"/>
    <w:rsid w:val="00EA6E1F"/>
    <w:rsid w:val="00EB3D58"/>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7A10"/>
    <w:rsid w:val="00EF0391"/>
    <w:rsid w:val="00EF4662"/>
    <w:rsid w:val="00EF59BC"/>
    <w:rsid w:val="00F0017C"/>
    <w:rsid w:val="00F00792"/>
    <w:rsid w:val="00F06BD3"/>
    <w:rsid w:val="00F10ECC"/>
    <w:rsid w:val="00F12C97"/>
    <w:rsid w:val="00F14324"/>
    <w:rsid w:val="00F17F41"/>
    <w:rsid w:val="00F20C2B"/>
    <w:rsid w:val="00F22E2B"/>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1</Pages>
  <Words>10751</Words>
  <Characters>6128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1619</cp:revision>
  <dcterms:created xsi:type="dcterms:W3CDTF">2022-08-11T11:20:00Z</dcterms:created>
  <dcterms:modified xsi:type="dcterms:W3CDTF">2022-08-2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